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7627B2F3"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w:t>
      </w:r>
      <w:r w:rsidR="006B3B71">
        <w:rPr>
          <w:rFonts w:ascii="Times New Roman" w:hAnsi="Times New Roman" w:cs="Times New Roman"/>
          <w:b/>
          <w:color w:val="333333"/>
        </w:rPr>
        <w:t xml:space="preserve">Several other published studies have utilized non-secreting adenomas as a control in similar </w:t>
      </w:r>
      <w:r w:rsidR="006B3B71" w:rsidRPr="006B3B71">
        <w:rPr>
          <w:rFonts w:ascii="Times New Roman" w:hAnsi="Times New Roman" w:cs="Times New Roman"/>
          <w:b/>
          <w:color w:val="333333"/>
        </w:rPr>
        <w:t xml:space="preserve">studies </w:t>
      </w:r>
      <w:r w:rsidR="006B3B71" w:rsidRPr="006B3B71">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530/EJE-10-0583", "ISSN" : "1479-683X", "PMID" : "20696792", "abstract" : "OBJECTIVES: To evaluate whether patients with Cushing's syndrome (CS) had i) changes in coagulative and fibrinolytic parameters associated with CS activity and ii) higher prevalence of venous thromboembolic events (VTE). DESIGN: Prospective study conducted on patients with CS evaluated at diagnosis and 12 months after surgery. PATIENTS AND METHODS: Forty patients with active CS (36 with Cushing's disease (CD) and 4 with an adrenal adenoma) were evaluated. Forty normal subjects and 70 patients with non-ACTH-secreting pituitary adenomas served as controls. All patients and controls underwent an assessment of coagulation and fibrinolysis indexes before and after surgery. RESULTS: CS patients at baseline had a hypercoagulative phenotype when compared with normal subjects (activated partial thromboplastin time (aPTT), fibrinogen, D-Dimer, von Willebrand factor (VWF), plasminogen activator inhibitor 1 (PAI-1 or SERPINE1), antithrombin III (ATIII or SERPINC1), P&lt;0.0001, \u03b1(2) antiplasmin, P=0.0004, thrombin-antithrombin complex (TAT), P=0.01, factor IX (F9), P=0.03). Patients with still active disease after surgery had higher coagulative parameters than those in remission (VWF (P&lt;0.0001), PAI-1 (P=0.004), TAT (P=0.0001), ATIII (P=0.0002) and \u03b1(2) antiplasmin (or SERPINF2; P=0.006)), whereas aPTT levels (P=0.007) were significantly reduced. VTE occurred in three patients with CD (7.5%): one had a pulmonary embolism and two patients had a deep venous thrombosis; no patients submitted to transsphenoidal surgery for non-Cushing's pituitary adenoma had VTE (P=0.04). CONCLUSIONS: Patients with CS have a procoagulative phenotype due to cortisol-associated changes in haemostatic and fibrinolytic markers, leading to increased incidence of VTE. Thromboprophylaxis seems to be appropriated in patients with active disease, particularly in the postoperative period.", "author" : [ { "dropping-particle" : "", "family" : "Manetti", "given" : "Luca", "non-dropping-particle" : "", "parse-names" : false, "suffix" : "" }, { "dropping-particle" : "", "family" : "Bogazzi", "given" : "Fausto", "non-dropping-particle" : "", "parse-names" : false, "suffix" : "" }, { "dropping-particle" : "", "family" : "Giovannetti", "given" : "Clara", "non-dropping-particle" : "", "parse-names" : false, "suffix" : "" }, { "dropping-particle" : "", "family" : "Raffaelli", "given" : "Valentina", "non-dropping-particle" : "", "parse-names" : false, "suffix" : "" }, { "dropping-particle" : "", "family" : "Genovesi", "given" : "Maura", "non-dropping-particle" : "", "parse-names" : false, "suffix" : "" }, { "dropping-particle" : "", "family" : "Pellegrini", "given" : "Giovanni", "non-dropping-particle" : "", "parse-names" : false, "suffix" : "" }, { "dropping-particle" : "", "family" : "Ruocco", "given" : "Lucia", "non-dropping-particle" : "", "parse-names" : false, "suffix" : "" }, { "dropping-particle" : "", "family" : "Iannelli", "given" : "Aldo", "non-dropping-particle" : "", "parse-names" : false, "suffix" : "" }, { "dropping-particle" : "", "family" : "Martino", "given" : "Enio", "non-dropping-particle" : "", "parse-names" : false, "suffix" : "" } ], "container-title" : "European journal of endocrinology / European Federation of Endocrine Societies", "id" : "ITEM-1", "issue" : "5", "issued" : { "date-parts" : [ [ "2010", "11" ] ] }, "page" : "783-91", "title" : "Changes in coagulation indexes and occurrence of venous thromboembolism in patients with Cushing's syndrome: results from a prospective study before and after surgery.", "type" : "article-journal", "volume" : "163" }, "uris" : [ "http://www.mendeley.com/documents/?uuid=8e8f2b59-24d0-45cb-9c5c-eb13ce5ce1aa" ] }, { "id" : "ITEM-2", "itemData" : { "DOI" : "10.1111/j.1365-2362.2012.02721.x", "ISSN" : "1365-2362", "PMID" : "23083406", "abstract" : "BACKGROUND: In untreated acromegaly patients, decreased cognitive functioning is reported to be associated with the degree of growth hormone (GH) and IGF-1 excess. Whether previous GH excess or current medical treatment for acromegaly specifically affects cognition remains unclear. The aim of this study was to compare cognitive functioning of patients who are treated for acromegaly with patients with non-functioning pituitary adenomas (NFA). In addition, we assessed the influence of prolonged medical treatment after initial transsphenoidal surgery on cognition. DESIGN: In this cross-sectional study, 74 patients participated, who were treated for acromegaly (n = 50; median [interquartile range] age: 53 [45-65] years) or NFA (n = 24; age: 63 [59-70] years). The NFA patients were selected for a high likelihood of normal GH secretion based on an IGF-1 z-score within the normal range (&gt; -2) and zero or one axis substituted. Of the acromegaly patients, 28 had achieved remission, while 22 were biochemically controlled with long-acting somatostatin analogues and/or pegvisomant. Memory and executive functioning were assessed by the 15 Words Test and the Ruff Figural Fluency Test, and reported as z-scores. RESULTS: The total patient group scored significantly poorer than the reference population on memory and executive functioning (P &lt; 0\u00b7001). However, cognitive test performance was not significantly different between acromegaly patients with a persistent disease, acromegaly patients in remission and NFA patients. CONCLUSION: The total patient group scored worse compared with reference populations. We found no association between previous GH excess and cognition. In addition, current medical treatment for GH excess in acromegaly was not related to memory and executive functioning.", "author" : [ { "dropping-particle" : "", "family" : "Brummelman", "given" : "Pauline", "non-dropping-particle" : "", "parse-names" : false, "suffix" : "" }, { "dropping-particle" : "", "family" : "Koerts", "given" : "Janneke", "non-dropping-particle" : "", "parse-names" : false, "suffix" : "" }, { "dropping-particle" : "", "family" : "Dullaart", "given" : "Robin P F", "non-dropping-particle" : "", "parse-names" : false, "suffix" : "" }, { "dropping-particle" : "", "family" : "Berg", "given" : "Gerrit", "non-dropping-particle" : "van den", "parse-names" : false, "suffix" : "" }, { "dropping-particle" : "", "family" : "Tucha", "given" : "Oliver", "non-dropping-particle" : "", "parse-names" : false, "suffix" : "" }, { "dropping-particle" : "", "family" : "Wolffenbuttel", "given" : "Bruce H R", "non-dropping-particle" : "", "parse-names" : false, "suffix" : "" }, { "dropping-particle" : "", "family" : "Beek", "given" : "Andr\u00e9 P", "non-dropping-particle" : "van", "parse-names" : false, "suffix" : "" } ], "container-title" : "European journal of clinical investigation", "id" : "ITEM-2", "issue" : "12", "issued" : { "date-parts" : [ [ "2012", "12" ] ] }, "page" : "1317-24", "title" : "Effects of previous growth hormone excess and current medical treatment for acromegaly on cognition.", "type" : "article-journal", "volume" : "42" }, "uris" : [ "http://www.mendeley.com/documents/?uuid=70f87405-f959-472b-8bef-08a836aec53d" ] }, { "id" : "ITEM-3", "itemData" : { "DOI" : "10.1210/jc.2010-1253", "ISSN" : "1945-7197", "PMID" : "20843947", "abstract" : "OBJECTIVE: Active acromegaly is associated with psychopathology, personality changes, and cognitive dysfunction. It is unknown whether, and to what extent, these effects are present after long-term cure of acromegaly. AIM: The aim of the study was to assess psychopathology, personality traits, and cognitive function in patients after long-term cure of acromegaly. DESIGN: This was a cross-sectional study. PATIENTS AND METHODS: We studied 68 patients after long-term cure (13\u00b11 yr) of acromegaly and 68 matched controls. We compared these data with 60 patients treated for nonfunctioning pituitary macroadenomas (NFMAs) and 60 matched controls. Psychopathology was assessed using the Apathy Scale, Irritability Scale, Hospital Anxiety and Depression Scale, and Mood and Anxiety Symptoms Questionnaire short-form, and personality was assessed by the Dimensional Assessment of Personality Pathology short-form (DAPPs). Cognitive function was assessed by 11 tests. RESULTS: Compared with matched controls, patients cured from acromegaly scored significantly worse on virtually all psychopathology questionnaires and on several subscales of the DAPPs. Compared with NFMA patients, patients cured from acromegaly scored worse on negative affect (P=0.050) and somatic arousal (P=0.009) and seven of 18 subscales of the DAPPs (P&lt;0.05). Cognitive function in patients cured from acromegaly did not differ from matched controls or patients treated for NFMA. CONCLUSION: Patients with long-term cure of acromegaly show a higher prevalence of psychopathology and maladaptive personality traits but not cognitive dysfunction, compared with matched controls and patients treated for NFMA. These results suggest irreversible effects of previous GH excess, rather than effects of pituitary adenomas per se and/or their treatment, on the central nervous system.", "author" : [ { "dropping-particle" : "", "family" : "Tiemensma", "given" : "Jitske", "non-dropping-particle" : "", "parse-names" : false, "suffix" : "" }, { "dropping-particle" : "", "family" : "Biermasz", "given" : "Nienke R", "non-dropping-particle" : "", "parse-names" : false, "suffix" : "" }, { "dropping-particle" : "", "family" : "Mast", "given" : "Roos C", "non-dropping-particle" : "van der", "parse-names" : false, "suffix" : "" }, { "dropping-particle" : "", "family" : "Wassenaar", "given" : "Moniek J E", "non-dropping-particle" : "", "parse-names" : false, "suffix" : "" }, { "dropping-particle" : "", "family" : "Middelkoop", "given" : "Huub A M", "non-dropping-particle" : "", "parse-names" : false, "suffix" : "" }, { "dropping-particle" : "", "family" : "Pereira", "given" : "Alberto M", "non-dropping-particle" : "", "parse-names" : false, "suffix" : "" }, { "dropping-particle" : "", "family" : "Romijn", "given" : "Johannes A", "non-dropping-particle" : "", "parse-names" : false, "suffix" : "" } ], "container-title" : "The Journal of clinical endocrinology and metabolism", "id" : "ITEM-3", "issue" : "12", "issued" : { "date-parts" : [ [ "2010", "12" ] ] }, "page" : "E392-402", "title" : "Increased psychopathology and maladaptive personality traits, but normal cognitive functioning, in patients after long-term cure of acromegaly.", "type" : "article-journal", "volume" : "95" }, "uris" : [ "http://www.mendeley.com/documents/?uuid=005682c8-09ef-4dd0-8f17-13738c2e5c25" ] }, { "id" : "ITEM-4", "itemData" : { "DOI" : "10.1007/s12020-013-0106-9", "ISSN" : "1559-0100", "PMID" : "24282035", "abstract" : "Pituitary adenomas (PAs) represent 15 % of all brain tumors. One-sixth of these are reported to cause acromegaly via excess growth hormone secretion. These tumors have been associated with multiple comorbidities, including neuropsychiatric and cognitive dysfunction. We aimed to assess patient perception of cognitive deficits and the relationship of cognitive changes to active acromegaly (AA) versus controlled acromegaly (CA) versus non-functional PAs (NFPA). A modified FACT-Cog survey was used, which focused on the prevalence and severity of perceived dysfunction in five areas of cognitive function: ability to learn, concentration/distractibility, mental agility, memory and recall, and verbal recall. Patient perception of current health and health change over the previous 12 months was also assessed. The overall perceived prevalence and severity of cognitive dysfunction were the highest among NFPA groups, particularly in the areas of mental agility, verbal recall, and memory/recall. Patients with AA reported greater prevalence and severity of dysfunction with respect to concentration/distractibility and ability to learn. Patients with AA reported the best overall current health, though patients with CA reported the greatest improvement in health over the previous year. These findings may indicate that PAs can affect cognitive function regardless of whether excess growth hormone is present. Acromegaly and NFPA patients perceive specific areas of cognitive dysfunction that may require further evaluation and treatment. Further research may be useful regarding patient quality of life, patient functionality during normal daily activities, and perceived dysfunction despite biological disease control.", "author" : [ { "dropping-particle" : "", "family" : "Yedinak", "given" : "Chris G", "non-dropping-particle" : "", "parse-names" : false, "suffix" : "" }, { "dropping-particle" : "", "family" : "Fleseriu", "given" : "Maria", "non-dropping-particle" : "", "parse-names" : false, "suffix" : "" } ], "container-title" : "Endocrine", "id" : "ITEM-4", "issue" : "3", "issued" : { "date-parts" : [ [ "2014", "8" ] ] }, "page" : "585-93", "title" : "Self-perception of cognitive function among patients with active acromegaly, controlled acromegaly, and non-functional pituitary adenoma: a pilot study.", "type" : "article-journal", "volume" : "46" }, "uris" : [ "http://www.mendeley.com/documents/?uuid=ccd9f726-68f6-456f-84ef-7b5ab8385909" ] } ], "mendeley" : { "previouslyFormattedCitation" : "[1\u20134]" }, "properties" : { "noteIndex" : 0 }, "schema" : "https://github.com/citation-style-language/schema/raw/master/csl-citation.json" }</w:instrText>
      </w:r>
      <w:r w:rsidR="006B3B71" w:rsidRPr="006B3B71">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1–4]</w:t>
      </w:r>
      <w:r w:rsidR="006B3B71" w:rsidRPr="006B3B71">
        <w:rPr>
          <w:rFonts w:ascii="Times New Roman" w:hAnsi="Times New Roman" w:cs="Times New Roman"/>
          <w:b/>
          <w:color w:val="333333"/>
        </w:rPr>
        <w:fldChar w:fldCharType="end"/>
      </w:r>
      <w:r w:rsidR="006B3B71" w:rsidRPr="006B3B71">
        <w:rPr>
          <w:rFonts w:ascii="Times New Roman" w:hAnsi="Times New Roman" w:cs="Times New Roman"/>
          <w:b/>
          <w:color w:val="333333"/>
        </w:rPr>
        <w:t>.</w:t>
      </w:r>
      <w:r w:rsidR="006B3B71">
        <w:rPr>
          <w:rFonts w:ascii="Times New Roman" w:hAnsi="Times New Roman" w:cs="Times New Roman"/>
          <w:b/>
          <w:color w:val="333333"/>
        </w:rPr>
        <w:t xml:space="preserve">  </w:t>
      </w:r>
      <w:r w:rsidR="00AE6B6D" w:rsidRPr="00AE6B6D">
        <w:rPr>
          <w:rFonts w:ascii="Times New Roman" w:hAnsi="Times New Roman" w:cs="Times New Roman"/>
          <w:b/>
          <w:color w:val="333333"/>
        </w:rPr>
        <w:t xml:space="preserve">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bookmarkStart w:id="0" w:name="_GoBack"/>
      <w:bookmarkEnd w:id="0"/>
    </w:p>
    <w:p w14:paraId="4F9DEA7F" w14:textId="056FE1FD"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In addition, the patients and controls are not age matched</w:t>
      </w:r>
      <w:proofErr w:type="gramStart"/>
      <w:r w:rsidRPr="00C20609">
        <w:rPr>
          <w:rFonts w:ascii="Times New Roman" w:hAnsi="Times New Roman" w:cs="Times New Roman"/>
          <w:color w:val="333333"/>
        </w:rPr>
        <w:t>;</w:t>
      </w:r>
      <w:proofErr w:type="gramEnd"/>
      <w:r w:rsidRPr="00C20609">
        <w:rPr>
          <w:rFonts w:ascii="Times New Roman" w:hAnsi="Times New Roman" w:cs="Times New Roman"/>
          <w:color w:val="333333"/>
        </w:rPr>
        <w:t xml:space="preserve"> while age has been shown to influence adipose tissue biology. </w:t>
      </w:r>
    </w:p>
    <w:p w14:paraId="70BDC089" w14:textId="53D3C7AF"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w:t>
      </w:r>
      <w:r w:rsidR="00391B07">
        <w:rPr>
          <w:rFonts w:ascii="Times New Roman" w:hAnsi="Times New Roman" w:cs="Times New Roman"/>
          <w:b/>
          <w:color w:val="333333"/>
        </w:rPr>
        <w:t>bjects whom were over or above 6</w:t>
      </w:r>
      <w:r>
        <w:rPr>
          <w:rFonts w:ascii="Times New Roman" w:hAnsi="Times New Roman" w:cs="Times New Roman"/>
          <w:b/>
          <w:color w:val="333333"/>
        </w:rPr>
        <w:t>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 xml:space="preserve">To account for potential age-dependent changes in the subjects, we separated the patients into two groups, based on the median value, </w:t>
      </w:r>
      <w:proofErr w:type="gramStart"/>
      <w:r w:rsidRPr="006A1D5B">
        <w:rPr>
          <w:rFonts w:ascii="Times New Roman" w:hAnsi="Times New Roman" w:cs="Times New Roman"/>
          <w:b/>
          <w:color w:val="FF0000"/>
        </w:rPr>
        <w:t>under</w:t>
      </w:r>
      <w:proofErr w:type="gramEnd"/>
      <w:r w:rsidRPr="006A1D5B">
        <w:rPr>
          <w:rFonts w:ascii="Times New Roman" w:hAnsi="Times New Roman" w:cs="Times New Roman"/>
          <w:b/>
          <w:color w:val="FF0000"/>
        </w:rPr>
        <w:t xml:space="preserve"> 60 years of age versus 60 and above. We then added this age group as a covariate along with the disease state</w:t>
      </w:r>
      <w:proofErr w:type="gramStart"/>
      <w:r w:rsidRPr="006A1D5B">
        <w:rPr>
          <w:rFonts w:ascii="Times New Roman" w:hAnsi="Times New Roman" w:cs="Times New Roman"/>
          <w:b/>
          <w:color w:val="FF0000"/>
        </w:rPr>
        <w:t>..</w:t>
      </w:r>
      <w:proofErr w:type="gramEnd"/>
      <w:r w:rsidRPr="006A1D5B">
        <w:rPr>
          <w:rFonts w:ascii="Times New Roman" w:hAnsi="Times New Roman" w:cs="Times New Roman"/>
          <w:b/>
          <w:color w:val="FF0000"/>
        </w:rPr>
        <w:t xml:space="preserv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691C4819" w:rsidR="000970F4" w:rsidRDefault="00F45F82" w:rsidP="00F10F3B">
      <w:pPr>
        <w:spacing w:after="240"/>
        <w:rPr>
          <w:rFonts w:ascii="Times New Roman" w:hAnsi="Times New Roman" w:cs="Times New Roman"/>
          <w:b/>
          <w:color w:val="333333"/>
        </w:rPr>
      </w:pPr>
      <w:r>
        <w:rPr>
          <w:rFonts w:ascii="Times New Roman" w:hAnsi="Times New Roman" w:cs="Times New Roman"/>
          <w:b/>
          <w:noProof/>
          <w:color w:val="333333"/>
        </w:rPr>
        <mc:AlternateContent>
          <mc:Choice Requires="wps">
            <w:drawing>
              <wp:anchor distT="0" distB="0" distL="114300" distR="114300" simplePos="0" relativeHeight="251659264" behindDoc="0" locked="0" layoutInCell="1" allowOverlap="1" wp14:anchorId="7673F177" wp14:editId="47C649AA">
                <wp:simplePos x="0" y="0"/>
                <wp:positionH relativeFrom="column">
                  <wp:posOffset>2743200</wp:posOffset>
                </wp:positionH>
                <wp:positionV relativeFrom="paragraph">
                  <wp:posOffset>685800</wp:posOffset>
                </wp:positionV>
                <wp:extent cx="2628900" cy="4572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F6C1E4" w14:textId="5EAB4E78" w:rsidR="00391B07" w:rsidRDefault="00391B07">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391B07" w:rsidRPr="00F45F82" w:rsidRDefault="00391B07">
                            <w:r>
                              <w:rPr>
                                <w:b/>
                              </w:rPr>
                              <w:t>Figure 1: Principal component analysis of RNAseq data.</w:t>
                            </w:r>
                            <w:r>
                              <w:t xml:space="preserve">  Principal component analysis of normalized and variance stabilization transformed counts data for all transcripts.  Shows good separation, along the first principal component of older and younge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54pt;width:207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" filled="f" stroked="f">
                <v:textbox>
                  <w:txbxContent>
                    <w:p w14:paraId="20F6C1E4" w14:textId="5EAB4E78" w:rsidR="00391B07" w:rsidRDefault="00391B07">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391B07" w:rsidRPr="00F45F82" w:rsidRDefault="00391B07">
                      <w:r>
                        <w:rPr>
                          <w:b/>
                        </w:rPr>
                        <w:t>Figure 1: Principal component analysis of RNAseq data.</w:t>
                      </w:r>
                      <w:r>
                        <w:t xml:space="preserve">  Principal component analysis of normalized and variance stabilization transformed counts data for all transcripts.  Shows good separation, along the first principal component of older and younger patients.</w:t>
                      </w:r>
                    </w:p>
                  </w:txbxContent>
                </v:textbox>
                <w10:wrap type="square"/>
              </v:shape>
            </w:pict>
          </mc:Fallback>
        </mc:AlternateContent>
      </w:r>
      <w:r w:rsidR="003A69C1">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w:t>
      </w:r>
      <w:r w:rsidR="00615741">
        <w:rPr>
          <w:rFonts w:ascii="Times New Roman" w:hAnsi="Times New Roman" w:cs="Times New Roman"/>
          <w:b/>
          <w:color w:val="333333"/>
        </w:rPr>
        <w:t>We also tested whether there were a</w:t>
      </w:r>
      <w:r w:rsidR="00391B07">
        <w:rPr>
          <w:rFonts w:ascii="Times New Roman" w:hAnsi="Times New Roman" w:cs="Times New Roman"/>
          <w:b/>
          <w:color w:val="333333"/>
        </w:rPr>
        <w:t>ge-dep</w:t>
      </w:r>
      <w:r w:rsidR="00615741">
        <w:rPr>
          <w:rFonts w:ascii="Times New Roman" w:hAnsi="Times New Roman" w:cs="Times New Roman"/>
          <w:b/>
          <w:color w:val="333333"/>
        </w:rPr>
        <w:t xml:space="preserve">endent differences in either our control or acromegalic groups and found 1 significantly different gene in the acromegalic group and none within the control group.  </w:t>
      </w:r>
      <w:r w:rsidR="00475D45">
        <w:rPr>
          <w:rFonts w:ascii="Times New Roman" w:hAnsi="Times New Roman" w:cs="Times New Roman"/>
          <w:b/>
          <w:color w:val="333333"/>
        </w:rPr>
        <w:t xml:space="preserve">This is now described in the results section </w:t>
      </w:r>
      <w:r w:rsidR="006A1D5B">
        <w:rPr>
          <w:rFonts w:ascii="Times New Roman" w:hAnsi="Times New Roman" w:cs="Times New Roman"/>
          <w:b/>
          <w:color w:val="333333"/>
        </w:rPr>
        <w:t>with updated p-values adjusting for the age differences.</w:t>
      </w:r>
    </w:p>
    <w:p w14:paraId="34041E30" w14:textId="7429FC65" w:rsidR="000C42E5" w:rsidRPr="000C42E5" w:rsidRDefault="006A311E" w:rsidP="00F10F3B">
      <w:pPr>
        <w:spacing w:after="240"/>
        <w:rPr>
          <w:rFonts w:ascii="Times New Roman" w:hAnsi="Times New Roman" w:cs="Times New Roman"/>
          <w:b/>
        </w:rPr>
      </w:pPr>
      <w:r>
        <w:rPr>
          <w:rFonts w:ascii="Times New Roman" w:hAnsi="Times New Roman" w:cs="Times New Roman"/>
          <w:b/>
        </w:rPr>
        <w:t xml:space="preserve">As the reviewer suspected, </w:t>
      </w:r>
      <w:r w:rsidR="00391B07">
        <w:rPr>
          <w:rFonts w:ascii="Times New Roman" w:hAnsi="Times New Roman" w:cs="Times New Roman"/>
          <w:b/>
        </w:rPr>
        <w:t>some</w:t>
      </w:r>
      <w:r>
        <w:rPr>
          <w:rFonts w:ascii="Times New Roman" w:hAnsi="Times New Roman" w:cs="Times New Roman"/>
          <w:b/>
        </w:rPr>
        <w:t xml:space="preserve"> previously reported genes and pathways were no longer significantly different after this adjustment, and therefore the results section has been re-written, only taking into account</w:t>
      </w:r>
      <w:r w:rsidR="00391B07">
        <w:rPr>
          <w:rFonts w:ascii="Times New Roman" w:hAnsi="Times New Roman" w:cs="Times New Roman"/>
          <w:b/>
        </w:rPr>
        <w:t xml:space="preserve"> only</w:t>
      </w:r>
      <w:r>
        <w:rPr>
          <w:rFonts w:ascii="Times New Roman" w:hAnsi="Times New Roman" w:cs="Times New Roman"/>
          <w:b/>
        </w:rPr>
        <w:t xml:space="preserve">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w:t>
      </w:r>
      <w:proofErr w:type="gramStart"/>
      <w:r w:rsidR="003A0DA8">
        <w:rPr>
          <w:rFonts w:ascii="Times New Roman" w:hAnsi="Times New Roman" w:cs="Times New Roman"/>
          <w:b/>
        </w:rPr>
        <w:t>genes which are enriched by the age-adjusted analysis</w:t>
      </w:r>
      <w:proofErr w:type="gramEnd"/>
      <w:r w:rsidR="003A0DA8">
        <w:rPr>
          <w:rFonts w:ascii="Times New Roman" w:hAnsi="Times New Roman" w:cs="Times New Roman"/>
          <w:b/>
        </w:rPr>
        <w:t xml:space="preserve"> cluster in pathway-specific modules, strengthening the biological relevance of our data.</w:t>
      </w:r>
      <w:r w:rsidR="00984A2A">
        <w:rPr>
          <w:rFonts w:ascii="Times New Roman" w:hAnsi="Times New Roman" w:cs="Times New Roman"/>
          <w:b/>
        </w:rPr>
        <w:t xml:space="preserve"> </w:t>
      </w:r>
      <w:r w:rsidR="0012550E">
        <w:rPr>
          <w:rFonts w:ascii="Times New Roman" w:hAnsi="Times New Roman" w:cs="Times New Roman"/>
          <w:b/>
        </w:rPr>
        <w:t xml:space="preserve">  Furthermore, as shown in Figure 1 of this response, adding the age factor into our analysis dramatically improved the clustering of our data, as determined </w:t>
      </w:r>
      <w:r w:rsidR="00F45F82">
        <w:rPr>
          <w:rFonts w:ascii="Times New Roman" w:hAnsi="Times New Roman" w:cs="Times New Roman"/>
          <w:b/>
        </w:rPr>
        <w:t>by principal component analysis, which shows that the first principal component separates older subjects from younger subjects with one exception in each case.</w:t>
      </w:r>
    </w:p>
    <w:p w14:paraId="412B08AE" w14:textId="6A3F3CBF"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4ED3E59E" w14:textId="77777777" w:rsidR="00391B07" w:rsidRDefault="00391B07" w:rsidP="00391B07">
      <w:pPr>
        <w:spacing w:after="240"/>
        <w:rPr>
          <w:rFonts w:ascii="Times New Roman" w:hAnsi="Times New Roman" w:cs="Times New Roman"/>
          <w:b/>
        </w:rPr>
      </w:pPr>
      <w:r>
        <w:rPr>
          <w:rFonts w:ascii="Times New Roman" w:hAnsi="Times New Roman" w:cs="Times New Roman"/>
          <w:b/>
        </w:rPr>
        <w:t xml:space="preserve">As acromegaly is a very slow disease, with a delay of diagnosis of about 10 years in average, we cannot know the exact onset of disease. Exposure to excess growth hormone has most likely been for several years prior to the collection of the biopsy.  </w:t>
      </w:r>
    </w:p>
    <w:p w14:paraId="321CCF9E" w14:textId="52477BE9" w:rsidR="00391B07" w:rsidRDefault="00391B07" w:rsidP="00391B07">
      <w:pPr>
        <w:spacing w:after="240"/>
        <w:rPr>
          <w:rFonts w:ascii="Times New Roman" w:hAnsi="Times New Roman" w:cs="Times New Roman"/>
          <w:b/>
        </w:rPr>
      </w:pPr>
      <w:r>
        <w:rPr>
          <w:rFonts w:ascii="Times New Roman" w:hAnsi="Times New Roman" w:cs="Times New Roman"/>
          <w:b/>
        </w:rPr>
        <w:t>Our two older acromegaly patients also had the mildest disease, with lower IGF1 levels, so we cannot discriminate if their milder gene expression change is secondary to lower GH/IGF1 levels or due to their age. This is mentioned in the results as follows:</w:t>
      </w:r>
    </w:p>
    <w:p w14:paraId="725F5885" w14:textId="3B50A644" w:rsidR="00391B07" w:rsidRPr="00391B07" w:rsidRDefault="00391B07" w:rsidP="00391B07">
      <w:pPr>
        <w:tabs>
          <w:tab w:val="right" w:pos="851"/>
        </w:tabs>
        <w:spacing w:after="240"/>
        <w:ind w:left="709"/>
        <w:rPr>
          <w:rFonts w:ascii="Times New Roman" w:hAnsi="Times New Roman" w:cs="Times New Roman"/>
          <w:b/>
          <w:bCs/>
          <w:color w:val="FF0000"/>
        </w:rPr>
      </w:pPr>
      <w:r w:rsidRPr="002572C7">
        <w:rPr>
          <w:rFonts w:ascii="Times New Roman" w:hAnsi="Times New Roman" w:cs="Times New Roman"/>
          <w:b/>
          <w:bCs/>
          <w:color w:val="FF0000"/>
        </w:rPr>
        <w:t>Note that the older subjects had lower serum IGF-1 than the younger subjects, indicating that circulating IGF-1 levels may correlate with generally reduced transcriptional changes observed in the older acromegalic patients (Figure 3C).</w:t>
      </w:r>
    </w:p>
    <w:p w14:paraId="0EE78517" w14:textId="7F3B467D" w:rsidR="00F10F3B" w:rsidRDefault="00693B7F" w:rsidP="00F10F3B">
      <w:pPr>
        <w:spacing w:after="240"/>
        <w:rPr>
          <w:rFonts w:ascii="Times New Roman" w:hAnsi="Times New Roman" w:cs="Times New Roman"/>
          <w:b/>
        </w:rPr>
      </w:pPr>
      <w:r>
        <w:rPr>
          <w:rFonts w:ascii="Times New Roman" w:hAnsi="Times New Roman" w:cs="Times New Roman"/>
          <w:b/>
        </w:rPr>
        <w:t>Consistent with this</w:t>
      </w:r>
      <w:r w:rsidR="00F10F3B">
        <w:rPr>
          <w:rFonts w:ascii="Times New Roman" w:hAnsi="Times New Roman" w:cs="Times New Roman"/>
          <w:b/>
        </w:rPr>
        <w:t xml:space="preserve">, we found that the magnitude of the differences between older and younger acromegalics tended to </w:t>
      </w:r>
      <w:r>
        <w:rPr>
          <w:rFonts w:ascii="Times New Roman" w:hAnsi="Times New Roman" w:cs="Times New Roman"/>
          <w:b/>
        </w:rPr>
        <w:t xml:space="preserve">also </w:t>
      </w:r>
      <w:r w:rsidR="00F10F3B">
        <w:rPr>
          <w:rFonts w:ascii="Times New Roman" w:hAnsi="Times New Roman" w:cs="Times New Roman"/>
          <w:b/>
        </w:rPr>
        <w:t xml:space="preserve">be smaller.  </w:t>
      </w:r>
      <w:r>
        <w:rPr>
          <w:rFonts w:ascii="Times New Roman" w:hAnsi="Times New Roman" w:cs="Times New Roman"/>
          <w:b/>
        </w:rPr>
        <w:t>Again, whether</w:t>
      </w:r>
      <w:r w:rsidR="00F10F3B">
        <w:rPr>
          <w:rFonts w:ascii="Times New Roman" w:hAnsi="Times New Roman" w:cs="Times New Roman"/>
          <w:b/>
        </w:rPr>
        <w:t xml:space="preserve">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 xml:space="preserve">To address the reproducibility of our findings, we have extensively compared our findings to published data both from single gene studies and from microarray studies on tissue culture cells.  Neither of these </w:t>
      </w:r>
      <w:proofErr w:type="gramStart"/>
      <w:r>
        <w:rPr>
          <w:rFonts w:ascii="Times New Roman" w:hAnsi="Times New Roman" w:cs="Times New Roman"/>
          <w:b/>
          <w:color w:val="333333"/>
        </w:rPr>
        <w:t>are</w:t>
      </w:r>
      <w:proofErr w:type="gramEnd"/>
      <w:r>
        <w:rPr>
          <w:rFonts w:ascii="Times New Roman" w:hAnsi="Times New Roman" w:cs="Times New Roman"/>
          <w:b/>
          <w:color w:val="333333"/>
        </w:rPr>
        <w:t xml:space="preserv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135FF0F7"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qPCR studies to ‘re-validate’ some of our gene-expression findings but there is little evidence that qPCR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qPCR and RNAseq data </w:t>
      </w:r>
      <w:r w:rsidR="00467E63" w:rsidRPr="004D2AFD">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5\u20138]"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5–8]</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r>
        <w:rPr>
          <w:rFonts w:ascii="Times New Roman" w:hAnsi="Times New Roman" w:cs="Times New Roman"/>
          <w:b/>
          <w:color w:val="333333"/>
        </w:rPr>
        <w:t>Ideally, we would re-validate our findings in a separate cohort of acromegalic patients, but due to the difficulty in accessing these samples, those experiments are not possible at this time.</w:t>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It is neither </w:t>
      </w:r>
      <w:proofErr w:type="gramStart"/>
      <w:r w:rsidRPr="00C20609">
        <w:rPr>
          <w:rFonts w:ascii="Times New Roman" w:hAnsi="Times New Roman" w:cs="Times New Roman"/>
          <w:color w:val="333333"/>
        </w:rPr>
        <w:t>clear</w:t>
      </w:r>
      <w:proofErr w:type="gramEnd"/>
      <w:r w:rsidRPr="00C20609">
        <w:rPr>
          <w:rFonts w:ascii="Times New Roman" w:hAnsi="Times New Roman" w:cs="Times New Roman"/>
          <w:color w:val="333333"/>
        </w:rPr>
        <w:t xml:space="preserve"> why only 7 out of 9 patients were used for the study. In addition, the study lacks mechanistic studies and/or validations that </w:t>
      </w:r>
      <w:proofErr w:type="gramStart"/>
      <w:r w:rsidRPr="00C20609">
        <w:rPr>
          <w:rFonts w:ascii="Times New Roman" w:hAnsi="Times New Roman" w:cs="Times New Roman"/>
          <w:color w:val="333333"/>
        </w:rPr>
        <w:t>confirms</w:t>
      </w:r>
      <w:proofErr w:type="gramEnd"/>
      <w:r w:rsidRPr="00C20609">
        <w:rPr>
          <w:rFonts w:ascii="Times New Roman" w:hAnsi="Times New Roman" w:cs="Times New Roman"/>
          <w:color w:val="333333"/>
        </w:rPr>
        <w:t xml:space="preserve">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1" w:name="user-content-other-comments"/>
      <w:bookmarkEnd w:id="1"/>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proofErr w:type="gramStart"/>
      <w:r w:rsidRPr="00C20609">
        <w:rPr>
          <w:rFonts w:ascii="Times New Roman" w:eastAsia="Times New Roman" w:hAnsi="Times New Roman" w:cs="Times New Roman"/>
          <w:color w:val="333333"/>
        </w:rPr>
        <w:t>Several of the results presented herein (glucose levels, insulin levels, lipolytic measurements) have been previously published by other</w:t>
      </w:r>
      <w:proofErr w:type="gramEnd"/>
      <w:r w:rsidRPr="00C20609">
        <w:rPr>
          <w:rFonts w:ascii="Times New Roman" w:eastAsia="Times New Roman" w:hAnsi="Times New Roman" w:cs="Times New Roman"/>
          <w:color w:val="333333"/>
        </w:rPr>
        <w:t>. However, some of them did not reach statistical significance herein, reflecting the fact that the number of patients and/or replicates could be too low to draw consistent conclusions.</w:t>
      </w:r>
    </w:p>
    <w:p w14:paraId="07A8E850" w14:textId="0338EFB0"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000; </w:t>
      </w:r>
      <w:r w:rsidRPr="00E7716D">
        <w:rPr>
          <w:rFonts w:ascii="Times New Roman" w:eastAsia="Times New Roman" w:hAnsi="Times New Roman" w:cs="Times New Roman"/>
          <w:b/>
          <w:color w:val="333333"/>
        </w:rPr>
        <w:fldChar w:fldCharType="begin" w:fldLock="1"/>
      </w:r>
      <w:r w:rsidR="006B3B71">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manualFormatting" : "Ayuk &amp; Sheppard, 2006)", "previouslyFormattedCitation" : "[9]"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r w:rsidR="00F90CFD">
        <w:rPr>
          <w:rFonts w:ascii="Times New Roman" w:eastAsia="Times New Roman" w:hAnsi="Times New Roman" w:cs="Times New Roman"/>
          <w:b/>
          <w:color w:val="333333"/>
        </w:rPr>
        <w:t>were</w:t>
      </w:r>
      <w:r w:rsidR="00601395">
        <w:rPr>
          <w:rFonts w:ascii="Times New Roman" w:eastAsia="Times New Roman" w:hAnsi="Times New Roman" w:cs="Times New Roman"/>
          <w:b/>
          <w:color w:val="333333"/>
        </w:rPr>
        <w:t xml:space="preserve"> large variances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acromegalic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11396B86"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speculated as to a role for adipose tissue in IGF1 production, but as the reviewer correctly points out, a direct assessment of the role of adipose tissue IGF1 to to</w:t>
      </w:r>
      <w:r w:rsidR="00F90CFD">
        <w:rPr>
          <w:rFonts w:ascii="Times New Roman" w:eastAsia="Times New Roman" w:hAnsi="Times New Roman" w:cs="Times New Roman"/>
          <w:b/>
          <w:color w:val="333333"/>
        </w:rPr>
        <w:t>tal serum IGF1 would require an</w:t>
      </w:r>
      <w:r>
        <w:rPr>
          <w:rFonts w:ascii="Times New Roman" w:eastAsia="Times New Roman" w:hAnsi="Times New Roman" w:cs="Times New Roman"/>
          <w:b/>
          <w:color w:val="333333"/>
        </w:rPr>
        <w:t xml:space="preserve">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122BEC32"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w:t>
      </w:r>
      <w:proofErr w:type="gramStart"/>
      <w:r w:rsidRPr="002B0A3B">
        <w:rPr>
          <w:rFonts w:ascii="Times New Roman" w:eastAsia="Times New Roman" w:hAnsi="Times New Roman" w:cs="Times New Roman"/>
          <w:b/>
          <w:color w:val="FF0000"/>
        </w:rPr>
        <w:t xml:space="preserve">knockout  </w:t>
      </w:r>
      <w:proofErr w:type="gramEnd"/>
      <w:r w:rsidRPr="002B0A3B">
        <w:rPr>
          <w:rFonts w:ascii="Times New Roman" w:eastAsia="Times New Roman" w:hAnsi="Times New Roman" w:cs="Times New Roman"/>
          <w:b/>
          <w:color w:val="FF0000"/>
        </w:rPr>
        <w:fldChar w:fldCharType="begin" w:fldLock="1"/>
      </w:r>
      <w:r w:rsidR="006B3B71">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0]"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6B3B71" w:rsidRPr="006B3B71">
        <w:rPr>
          <w:rFonts w:ascii="Times New Roman" w:eastAsia="Times New Roman" w:hAnsi="Times New Roman" w:cs="Times New Roman"/>
          <w:noProof/>
          <w:color w:val="FF0000"/>
        </w:rPr>
        <w:t>[10]</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191A1E4D" w14:textId="2B731A42" w:rsidR="0099450D" w:rsidRPr="00BA7909" w:rsidRDefault="0099450D" w:rsidP="00BA7909">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acromegalic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t>References</w:t>
      </w:r>
    </w:p>
    <w:p w14:paraId="416B3D26" w14:textId="7F26EB22" w:rsidR="006B3B71" w:rsidRPr="006B3B71" w:rsidRDefault="00467E63">
      <w:pPr>
        <w:pStyle w:val="NormalWeb"/>
        <w:ind w:left="640" w:hanging="640"/>
        <w:divId w:val="974140828"/>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6B3B71" w:rsidRPr="006B3B71">
        <w:rPr>
          <w:rFonts w:ascii="Times New Roman" w:hAnsi="Times New Roman"/>
          <w:noProof/>
          <w:sz w:val="24"/>
        </w:rPr>
        <w:t xml:space="preserve">1. </w:t>
      </w:r>
      <w:r w:rsidR="006B3B71" w:rsidRPr="006B3B71">
        <w:rPr>
          <w:rFonts w:ascii="Times New Roman" w:hAnsi="Times New Roman"/>
          <w:noProof/>
          <w:sz w:val="24"/>
        </w:rPr>
        <w:tab/>
        <w:t>Manetti L, Bogazzi F, Giovannetti C, Raffaelli V, Genovesi M, et al. (2010) Changes in coagulation indexes and occurrence of venous thromboembolism in patients with Cushing’s syndrome: results from a prospective study before and after surgery. Eur J Endocrinol 163: 783–791. doi:10.1530/EJE-10-0583.</w:t>
      </w:r>
    </w:p>
    <w:p w14:paraId="4A15A9A1"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2. </w:t>
      </w:r>
      <w:r w:rsidRPr="006B3B71">
        <w:rPr>
          <w:rFonts w:ascii="Times New Roman" w:hAnsi="Times New Roman"/>
          <w:noProof/>
          <w:sz w:val="24"/>
        </w:rPr>
        <w:tab/>
        <w:t>Brummelman P, Koerts J, Dullaart RPF, van den Berg G, Tucha O, et al. (2012) Effects of previous growth hormone excess and current medical treatment for acromegaly on cognition. Eur J Clin Invest 42: 1317–1324. doi:10.1111/j.1365-2362.2012.02721.x.</w:t>
      </w:r>
    </w:p>
    <w:p w14:paraId="3C1962A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3. </w:t>
      </w:r>
      <w:r w:rsidRPr="006B3B71">
        <w:rPr>
          <w:rFonts w:ascii="Times New Roman" w:hAnsi="Times New Roman"/>
          <w:noProof/>
          <w:sz w:val="24"/>
        </w:rPr>
        <w:tab/>
        <w:t>Tiemensma J, Biermasz NR, van der Mast RC, Wassenaar MJE, Middelkoop HAM, et al. (2010) Increased psychopathology and maladaptive personality traits, but normal cognitive functioning, in patients after long-term cure of acromegaly. J Clin Endocrinol Metab 95: E392–402. doi:10.1210/jc.2010-1253.</w:t>
      </w:r>
    </w:p>
    <w:p w14:paraId="34E9658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4. </w:t>
      </w:r>
      <w:r w:rsidRPr="006B3B71">
        <w:rPr>
          <w:rFonts w:ascii="Times New Roman" w:hAnsi="Times New Roman"/>
          <w:noProof/>
          <w:sz w:val="24"/>
        </w:rPr>
        <w:tab/>
        <w:t>Yedinak CG, Fleseriu M (2014) Self-perception of cognitive function among patients with active acromegaly, controlled acromegaly, and non-functional pituitary adenoma: a pilot study. Endocrine 46: 585–593. doi:10.1007/s12020-013-0106-9.</w:t>
      </w:r>
    </w:p>
    <w:p w14:paraId="78E79D03"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5. </w:t>
      </w:r>
      <w:r w:rsidRPr="006B3B71">
        <w:rPr>
          <w:rFonts w:ascii="Times New Roman" w:hAnsi="Times New Roman"/>
          <w:noProof/>
          <w:sz w:val="24"/>
        </w:rPr>
        <w:tab/>
        <w:t>Griffith M, Griffith OL, Mwenifumbo J, Goya R, Morrissy a S, et al. (2010) Alternative expression analysis by RNA sequencing. Nat Methods 7: 843–847. doi:10.1038/nmeth.1503.</w:t>
      </w:r>
    </w:p>
    <w:p w14:paraId="687F8129"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6. </w:t>
      </w:r>
      <w:r w:rsidRPr="006B3B71">
        <w:rPr>
          <w:rFonts w:ascii="Times New Roman" w:hAnsi="Times New Roman"/>
          <w:noProof/>
          <w:sz w:val="24"/>
        </w:rPr>
        <w:tab/>
        <w:t>Asmann YW, Klee EW, Thompson EA, Perez E a, Middha S, et al. (2009) 3’ tag digital gene expression profiling of human brain and universal reference RNA using Illumina Genome Analyzer. BMC Genomics 10: 531. doi:10.1186/1471-2164-10-531.</w:t>
      </w:r>
    </w:p>
    <w:p w14:paraId="7E8AF282"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7. </w:t>
      </w:r>
      <w:r w:rsidRPr="006B3B71">
        <w:rPr>
          <w:rFonts w:ascii="Times New Roman" w:hAnsi="Times New Roman"/>
          <w:noProof/>
          <w:sz w:val="24"/>
        </w:rPr>
        <w:tab/>
        <w:t>Wu AR, Neff NF, Kalisky T, Dalerba P, Treutlein B, et al. (2014) Quantitative assessment of single-cell RNA-sequencing methods. Nat Methods 11: 41–46. doi:10.1038/nmeth.2694.</w:t>
      </w:r>
    </w:p>
    <w:p w14:paraId="338665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8. </w:t>
      </w:r>
      <w:r w:rsidRPr="006B3B71">
        <w:rPr>
          <w:rFonts w:ascii="Times New Roman" w:hAnsi="Times New Roman"/>
          <w:noProof/>
          <w:sz w:val="24"/>
        </w:rPr>
        <w:tab/>
        <w:t>Shi Y, He M (2014) Differential gene expression identified by RNA-Seq and qPCR in two sizes of pearl oyster (Pinctada fucata). Gene 538: 313–322. doi:10.1016/j.gene.2014.01.031.</w:t>
      </w:r>
    </w:p>
    <w:p w14:paraId="45F69E65"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9. </w:t>
      </w:r>
      <w:r w:rsidRPr="006B3B71">
        <w:rPr>
          <w:rFonts w:ascii="Times New Roman" w:hAnsi="Times New Roman"/>
          <w:noProof/>
          <w:sz w:val="24"/>
        </w:rPr>
        <w:tab/>
        <w:t>Ayuk J, Sheppard MC (2006) Growth hormone and its disorders. Postgrad Med J 82: 24–30. doi:10.1136/pgmj.2005.036087.</w:t>
      </w:r>
    </w:p>
    <w:p w14:paraId="212763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10. </w:t>
      </w:r>
      <w:r w:rsidRPr="006B3B71">
        <w:rPr>
          <w:rFonts w:ascii="Times New Roman" w:hAnsi="Times New Roman"/>
          <w:noProof/>
          <w:sz w:val="24"/>
        </w:rPr>
        <w:tab/>
        <w:t xml:space="preserve">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 </w:t>
      </w:r>
    </w:p>
    <w:p w14:paraId="3390365B" w14:textId="42BF5D0F" w:rsidR="00467E63" w:rsidRDefault="00467E63" w:rsidP="006B3B71">
      <w:pPr>
        <w:pStyle w:val="NormalWeb"/>
        <w:ind w:left="640" w:hanging="640"/>
        <w:divId w:val="19786144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2550E"/>
    <w:rsid w:val="00152F7A"/>
    <w:rsid w:val="0023524C"/>
    <w:rsid w:val="002A3148"/>
    <w:rsid w:val="002B0A3B"/>
    <w:rsid w:val="00391B07"/>
    <w:rsid w:val="003A0DA8"/>
    <w:rsid w:val="003A69C1"/>
    <w:rsid w:val="00467E63"/>
    <w:rsid w:val="00475D45"/>
    <w:rsid w:val="004D2AFD"/>
    <w:rsid w:val="005225AA"/>
    <w:rsid w:val="005968E7"/>
    <w:rsid w:val="00601395"/>
    <w:rsid w:val="00615741"/>
    <w:rsid w:val="006506EB"/>
    <w:rsid w:val="00681E9D"/>
    <w:rsid w:val="00693B7F"/>
    <w:rsid w:val="006A1D5B"/>
    <w:rsid w:val="006A311E"/>
    <w:rsid w:val="006B3B71"/>
    <w:rsid w:val="00724917"/>
    <w:rsid w:val="00727C81"/>
    <w:rsid w:val="007E5CA3"/>
    <w:rsid w:val="008158E9"/>
    <w:rsid w:val="00874D76"/>
    <w:rsid w:val="008E1712"/>
    <w:rsid w:val="008E53AA"/>
    <w:rsid w:val="00972CBE"/>
    <w:rsid w:val="00984A2A"/>
    <w:rsid w:val="0099450D"/>
    <w:rsid w:val="00A34EF3"/>
    <w:rsid w:val="00A54A52"/>
    <w:rsid w:val="00A65D98"/>
    <w:rsid w:val="00AC2BD1"/>
    <w:rsid w:val="00AE6B6D"/>
    <w:rsid w:val="00B41A3A"/>
    <w:rsid w:val="00B76650"/>
    <w:rsid w:val="00BA7909"/>
    <w:rsid w:val="00C20609"/>
    <w:rsid w:val="00CD3E5D"/>
    <w:rsid w:val="00E7716D"/>
    <w:rsid w:val="00E95446"/>
    <w:rsid w:val="00ED4A95"/>
    <w:rsid w:val="00F10F3B"/>
    <w:rsid w:val="00F45F82"/>
    <w:rsid w:val="00F7319A"/>
    <w:rsid w:val="00F90017"/>
    <w:rsid w:val="00F90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sChild>
                    <w:div w:id="1727685506">
                      <w:marLeft w:val="0"/>
                      <w:marRight w:val="0"/>
                      <w:marTop w:val="0"/>
                      <w:marBottom w:val="0"/>
                      <w:divBdr>
                        <w:top w:val="none" w:sz="0" w:space="0" w:color="auto"/>
                        <w:left w:val="none" w:sz="0" w:space="0" w:color="auto"/>
                        <w:bottom w:val="none" w:sz="0" w:space="0" w:color="auto"/>
                        <w:right w:val="none" w:sz="0" w:space="0" w:color="auto"/>
                      </w:divBdr>
                      <w:divsChild>
                        <w:div w:id="197861440">
                          <w:marLeft w:val="0"/>
                          <w:marRight w:val="0"/>
                          <w:marTop w:val="0"/>
                          <w:marBottom w:val="0"/>
                          <w:divBdr>
                            <w:top w:val="none" w:sz="0" w:space="0" w:color="auto"/>
                            <w:left w:val="none" w:sz="0" w:space="0" w:color="auto"/>
                            <w:bottom w:val="none" w:sz="0" w:space="0" w:color="auto"/>
                            <w:right w:val="none" w:sz="0" w:space="0" w:color="auto"/>
                          </w:divBdr>
                          <w:divsChild>
                            <w:div w:id="97414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TotalTime>
  <Pages>7</Pages>
  <Words>7110</Words>
  <Characters>40529</Characters>
  <Application>Microsoft Macintosh Word</Application>
  <DocSecurity>0</DocSecurity>
  <Lines>337</Lines>
  <Paragraphs>95</Paragraphs>
  <ScaleCrop>false</ScaleCrop>
  <Company>UT-HSC</Company>
  <LinksUpToDate>false</LinksUpToDate>
  <CharactersWithSpaces>47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7</cp:revision>
  <dcterms:created xsi:type="dcterms:W3CDTF">2014-09-23T13:15:00Z</dcterms:created>
  <dcterms:modified xsi:type="dcterms:W3CDTF">2014-10-1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